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393A" w:rsidRPr="007712E7" w:rsidRDefault="003D406F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Student</w:t>
      </w:r>
    </w:p>
    <w:p w:rsidR="00A8393A" w:rsidRPr="007712E7" w:rsidRDefault="00004668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004668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E732AD" w:rsidRDefault="003D406F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271908" w:rsidRDefault="00271908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ader-Response Criticism</w:t>
      </w:r>
    </w:p>
    <w:p w:rsidR="00A8393A" w:rsidRPr="00E02C7D" w:rsidRDefault="00E02C7D" w:rsidP="00E02C7D">
      <w:pPr>
        <w:spacing w:after="0" w:line="480" w:lineRule="auto"/>
        <w:ind w:left="3600" w:firstLine="720"/>
        <w:rPr>
          <w:rFonts w:ascii="Times New Roman" w:hAnsi="Times New Roman" w:cs="Times New Roman"/>
          <w:b/>
          <w:sz w:val="24"/>
          <w:szCs w:val="24"/>
        </w:rPr>
      </w:pPr>
      <w:r w:rsidRPr="00E02C7D">
        <w:rPr>
          <w:rFonts w:ascii="Times New Roman" w:hAnsi="Times New Roman" w:cs="Times New Roman"/>
          <w:b/>
          <w:sz w:val="24"/>
          <w:szCs w:val="24"/>
        </w:rPr>
        <w:t>Comment Paper</w:t>
      </w:r>
      <w:r w:rsidRPr="00E02C7D">
        <w:rPr>
          <w:rFonts w:ascii="Times New Roman" w:hAnsi="Times New Roman" w:cs="Times New Roman"/>
          <w:b/>
          <w:sz w:val="24"/>
          <w:szCs w:val="24"/>
        </w:rPr>
        <w:tab/>
      </w:r>
    </w:p>
    <w:p w:rsidR="00BB5FEA" w:rsidRPr="00BB5FEA" w:rsidRDefault="00BB5FEA" w:rsidP="0062009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B5FEA">
        <w:rPr>
          <w:rFonts w:ascii="Times New Roman" w:hAnsi="Times New Roman" w:cs="Times New Roman"/>
          <w:b/>
          <w:sz w:val="24"/>
          <w:szCs w:val="24"/>
        </w:rPr>
        <w:t>Literary Analysis</w:t>
      </w:r>
    </w:p>
    <w:p w:rsidR="003D406F" w:rsidRDefault="00963A6C" w:rsidP="00BB5FE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</w:t>
      </w:r>
      <w:r w:rsidR="00AF15F3">
        <w:rPr>
          <w:rFonts w:ascii="Times New Roman" w:hAnsi="Times New Roman" w:cs="Times New Roman"/>
          <w:sz w:val="24"/>
          <w:szCs w:val="24"/>
        </w:rPr>
        <w:t>e story begins when Ms. Mallard gets to know the shocking news of her husband’s death.</w:t>
      </w:r>
      <w:r w:rsidR="004830A5">
        <w:rPr>
          <w:rFonts w:ascii="Times New Roman" w:hAnsi="Times New Roman" w:cs="Times New Roman"/>
          <w:sz w:val="24"/>
          <w:szCs w:val="24"/>
        </w:rPr>
        <w:t xml:space="preserve"> </w:t>
      </w:r>
      <w:r w:rsidR="00505C5F">
        <w:rPr>
          <w:rFonts w:ascii="Times New Roman" w:hAnsi="Times New Roman" w:cs="Times New Roman"/>
          <w:sz w:val="24"/>
          <w:szCs w:val="24"/>
        </w:rPr>
        <w:t>In the</w:t>
      </w:r>
      <w:r w:rsidR="0088094E">
        <w:rPr>
          <w:rFonts w:ascii="Times New Roman" w:hAnsi="Times New Roman" w:cs="Times New Roman"/>
          <w:sz w:val="24"/>
          <w:szCs w:val="24"/>
        </w:rPr>
        <w:t xml:space="preserve"> beginning, she felt</w:t>
      </w:r>
      <w:r w:rsidR="00505C5F">
        <w:rPr>
          <w:rFonts w:ascii="Times New Roman" w:hAnsi="Times New Roman" w:cs="Times New Roman"/>
          <w:sz w:val="24"/>
          <w:szCs w:val="24"/>
        </w:rPr>
        <w:t xml:space="preserve"> destructed but later she began</w:t>
      </w:r>
      <w:r w:rsidR="00041AD0">
        <w:rPr>
          <w:rFonts w:ascii="Times New Roman" w:hAnsi="Times New Roman" w:cs="Times New Roman"/>
          <w:sz w:val="24"/>
          <w:szCs w:val="24"/>
        </w:rPr>
        <w:t xml:space="preserve"> to become hop</w:t>
      </w:r>
      <w:r w:rsidR="00B251CC">
        <w:rPr>
          <w:rFonts w:ascii="Times New Roman" w:hAnsi="Times New Roman" w:cs="Times New Roman"/>
          <w:sz w:val="24"/>
          <w:szCs w:val="24"/>
        </w:rPr>
        <w:t>eful which turns into a joy an</w:t>
      </w:r>
      <w:r w:rsidR="00396C8F">
        <w:rPr>
          <w:rFonts w:ascii="Times New Roman" w:hAnsi="Times New Roman" w:cs="Times New Roman"/>
          <w:sz w:val="24"/>
          <w:szCs w:val="24"/>
        </w:rPr>
        <w:t xml:space="preserve">d </w:t>
      </w:r>
      <w:r w:rsidR="006460CD">
        <w:rPr>
          <w:rFonts w:ascii="Times New Roman" w:hAnsi="Times New Roman" w:cs="Times New Roman"/>
          <w:sz w:val="24"/>
          <w:szCs w:val="24"/>
        </w:rPr>
        <w:t>ultimately causes a heart attack.</w:t>
      </w:r>
      <w:r w:rsidR="00BB5FEA">
        <w:rPr>
          <w:rFonts w:ascii="Times New Roman" w:hAnsi="Times New Roman" w:cs="Times New Roman"/>
          <w:sz w:val="24"/>
          <w:szCs w:val="24"/>
        </w:rPr>
        <w:t xml:space="preserve"> </w:t>
      </w:r>
      <w:r w:rsidR="00630C6B">
        <w:rPr>
          <w:rFonts w:ascii="Times New Roman" w:hAnsi="Times New Roman" w:cs="Times New Roman"/>
          <w:sz w:val="24"/>
          <w:szCs w:val="24"/>
        </w:rPr>
        <w:t>The characters in the story are Louise Mallard</w:t>
      </w:r>
      <w:r w:rsidR="005C0663">
        <w:rPr>
          <w:rFonts w:ascii="Times New Roman" w:hAnsi="Times New Roman" w:cs="Times New Roman"/>
          <w:sz w:val="24"/>
          <w:szCs w:val="24"/>
        </w:rPr>
        <w:t xml:space="preserve">, Richards and </w:t>
      </w:r>
      <w:r w:rsidR="00FF57C9">
        <w:rPr>
          <w:rFonts w:ascii="Times New Roman" w:hAnsi="Times New Roman" w:cs="Times New Roman"/>
          <w:sz w:val="24"/>
          <w:szCs w:val="24"/>
        </w:rPr>
        <w:t xml:space="preserve">Josephine Mallard. </w:t>
      </w:r>
      <w:r w:rsidR="00B77269">
        <w:rPr>
          <w:rFonts w:ascii="Times New Roman" w:hAnsi="Times New Roman" w:cs="Times New Roman"/>
          <w:sz w:val="24"/>
          <w:szCs w:val="24"/>
        </w:rPr>
        <w:t xml:space="preserve">The </w:t>
      </w:r>
      <w:r w:rsidR="000A4781">
        <w:rPr>
          <w:rFonts w:ascii="Times New Roman" w:hAnsi="Times New Roman" w:cs="Times New Roman"/>
          <w:sz w:val="24"/>
          <w:szCs w:val="24"/>
        </w:rPr>
        <w:t xml:space="preserve">settings of the </w:t>
      </w:r>
      <w:r w:rsidR="00FC6CBB">
        <w:rPr>
          <w:rFonts w:ascii="Times New Roman" w:hAnsi="Times New Roman" w:cs="Times New Roman"/>
          <w:sz w:val="24"/>
          <w:szCs w:val="24"/>
        </w:rPr>
        <w:t>story refer to a small mansion loca</w:t>
      </w:r>
      <w:r w:rsidR="00B15F52">
        <w:rPr>
          <w:rFonts w:ascii="Times New Roman" w:hAnsi="Times New Roman" w:cs="Times New Roman"/>
          <w:sz w:val="24"/>
          <w:szCs w:val="24"/>
        </w:rPr>
        <w:t>ted in England</w:t>
      </w:r>
      <w:r w:rsidR="00081944">
        <w:rPr>
          <w:rFonts w:ascii="Times New Roman" w:hAnsi="Times New Roman" w:cs="Times New Roman"/>
          <w:sz w:val="24"/>
          <w:szCs w:val="24"/>
        </w:rPr>
        <w:t xml:space="preserve"> around the year 1894 when Chopin</w:t>
      </w:r>
      <w:r w:rsidR="00C22907">
        <w:rPr>
          <w:rFonts w:ascii="Times New Roman" w:hAnsi="Times New Roman" w:cs="Times New Roman"/>
          <w:sz w:val="24"/>
          <w:szCs w:val="24"/>
        </w:rPr>
        <w:t xml:space="preserve"> published he story.</w:t>
      </w:r>
      <w:r w:rsidR="00081944">
        <w:rPr>
          <w:rFonts w:ascii="Times New Roman" w:hAnsi="Times New Roman" w:cs="Times New Roman"/>
          <w:sz w:val="24"/>
          <w:szCs w:val="24"/>
        </w:rPr>
        <w:t xml:space="preserve"> </w:t>
      </w:r>
      <w:r w:rsidR="005505B2">
        <w:rPr>
          <w:rFonts w:ascii="Times New Roman" w:hAnsi="Times New Roman" w:cs="Times New Roman"/>
          <w:sz w:val="24"/>
          <w:szCs w:val="24"/>
        </w:rPr>
        <w:t xml:space="preserve">It </w:t>
      </w:r>
      <w:r w:rsidR="00223239">
        <w:rPr>
          <w:rFonts w:ascii="Times New Roman" w:hAnsi="Times New Roman" w:cs="Times New Roman"/>
          <w:sz w:val="24"/>
          <w:szCs w:val="24"/>
        </w:rPr>
        <w:t>is essential to assess the figur</w:t>
      </w:r>
      <w:r w:rsidR="00100A68">
        <w:rPr>
          <w:rFonts w:ascii="Times New Roman" w:hAnsi="Times New Roman" w:cs="Times New Roman"/>
          <w:sz w:val="24"/>
          <w:szCs w:val="24"/>
        </w:rPr>
        <w:t xml:space="preserve">ative language used in the story. </w:t>
      </w:r>
      <w:r w:rsidR="0017266D">
        <w:rPr>
          <w:rFonts w:ascii="Times New Roman" w:hAnsi="Times New Roman" w:cs="Times New Roman"/>
          <w:sz w:val="24"/>
          <w:szCs w:val="24"/>
        </w:rPr>
        <w:t>Primarily, imagery, personification,</w:t>
      </w:r>
      <w:r w:rsidR="001C6698">
        <w:rPr>
          <w:rFonts w:ascii="Times New Roman" w:hAnsi="Times New Roman" w:cs="Times New Roman"/>
          <w:sz w:val="24"/>
          <w:szCs w:val="24"/>
        </w:rPr>
        <w:t xml:space="preserve"> symbolism</w:t>
      </w:r>
      <w:r w:rsidR="00834BEC">
        <w:rPr>
          <w:rFonts w:ascii="Times New Roman" w:hAnsi="Times New Roman" w:cs="Times New Roman"/>
          <w:sz w:val="24"/>
          <w:szCs w:val="24"/>
        </w:rPr>
        <w:t xml:space="preserve">, </w:t>
      </w:r>
      <w:r w:rsidR="00E37499">
        <w:rPr>
          <w:rFonts w:ascii="Times New Roman" w:hAnsi="Times New Roman" w:cs="Times New Roman"/>
          <w:sz w:val="24"/>
          <w:szCs w:val="24"/>
        </w:rPr>
        <w:t>simile, metaphor and tone are utilized in the story.</w:t>
      </w:r>
      <w:r w:rsidR="0041596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67A0B" w:rsidRDefault="00867A0B" w:rsidP="00BB5FE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addition, personification is used as events de</w:t>
      </w:r>
      <w:r w:rsidR="00C95321">
        <w:rPr>
          <w:rFonts w:ascii="Times New Roman" w:hAnsi="Times New Roman" w:cs="Times New Roman"/>
          <w:sz w:val="24"/>
          <w:szCs w:val="24"/>
        </w:rPr>
        <w:t>scribing the breath of the rain.</w:t>
      </w:r>
      <w:r w:rsidR="002E7404">
        <w:rPr>
          <w:rFonts w:ascii="Times New Roman" w:hAnsi="Times New Roman" w:cs="Times New Roman"/>
          <w:sz w:val="24"/>
          <w:szCs w:val="24"/>
        </w:rPr>
        <w:t xml:space="preserve"> A meteorological </w:t>
      </w:r>
      <w:r w:rsidR="004043C5">
        <w:rPr>
          <w:rFonts w:ascii="Times New Roman" w:hAnsi="Times New Roman" w:cs="Times New Roman"/>
          <w:sz w:val="24"/>
          <w:szCs w:val="24"/>
        </w:rPr>
        <w:t xml:space="preserve">sense is given to humanize the instance </w:t>
      </w:r>
      <w:r w:rsidR="00167FC5">
        <w:rPr>
          <w:rFonts w:ascii="Times New Roman" w:hAnsi="Times New Roman" w:cs="Times New Roman"/>
          <w:sz w:val="24"/>
          <w:szCs w:val="24"/>
        </w:rPr>
        <w:t xml:space="preserve">of rain which is an explicit </w:t>
      </w:r>
      <w:r w:rsidR="00873A49">
        <w:rPr>
          <w:rFonts w:ascii="Times New Roman" w:hAnsi="Times New Roman" w:cs="Times New Roman"/>
          <w:sz w:val="24"/>
          <w:szCs w:val="24"/>
        </w:rPr>
        <w:t>illustration of personification.</w:t>
      </w:r>
      <w:r w:rsidR="00D8098E">
        <w:rPr>
          <w:rFonts w:ascii="Times New Roman" w:hAnsi="Times New Roman" w:cs="Times New Roman"/>
          <w:sz w:val="24"/>
          <w:szCs w:val="24"/>
        </w:rPr>
        <w:t xml:space="preserve"> The most imperative element is the symbolism.</w:t>
      </w:r>
      <w:r w:rsidR="00762453">
        <w:rPr>
          <w:rFonts w:ascii="Times New Roman" w:hAnsi="Times New Roman" w:cs="Times New Roman"/>
          <w:sz w:val="24"/>
          <w:szCs w:val="24"/>
        </w:rPr>
        <w:t xml:space="preserve"> It is the manner men </w:t>
      </w:r>
      <w:r w:rsidR="00F17691">
        <w:rPr>
          <w:rFonts w:ascii="Times New Roman" w:hAnsi="Times New Roman" w:cs="Times New Roman"/>
          <w:sz w:val="24"/>
          <w:szCs w:val="24"/>
        </w:rPr>
        <w:t>treated</w:t>
      </w:r>
      <w:r w:rsidR="00762453">
        <w:rPr>
          <w:rFonts w:ascii="Times New Roman" w:hAnsi="Times New Roman" w:cs="Times New Roman"/>
          <w:sz w:val="24"/>
          <w:szCs w:val="24"/>
        </w:rPr>
        <w:t xml:space="preserve"> the female, especially wives in the </w:t>
      </w:r>
      <w:r w:rsidR="00F17691">
        <w:rPr>
          <w:rFonts w:ascii="Times New Roman" w:hAnsi="Times New Roman" w:cs="Times New Roman"/>
          <w:sz w:val="24"/>
          <w:szCs w:val="24"/>
        </w:rPr>
        <w:t>Victorian era.</w:t>
      </w:r>
      <w:r w:rsidR="00CC18E1">
        <w:rPr>
          <w:rFonts w:ascii="Times New Roman" w:hAnsi="Times New Roman" w:cs="Times New Roman"/>
          <w:sz w:val="24"/>
          <w:szCs w:val="24"/>
        </w:rPr>
        <w:t xml:space="preserve"> It is depicted that the protagonist became free and independent after the death of her husband </w:t>
      </w:r>
      <w:r w:rsidR="008C257D">
        <w:rPr>
          <w:rFonts w:ascii="Times New Roman" w:hAnsi="Times New Roman" w:cs="Times New Roman"/>
          <w:sz w:val="24"/>
          <w:szCs w:val="24"/>
        </w:rPr>
        <w:t>and thus adheres to the notio</w:t>
      </w:r>
      <w:r w:rsidR="00716283">
        <w:rPr>
          <w:rFonts w:ascii="Times New Roman" w:hAnsi="Times New Roman" w:cs="Times New Roman"/>
          <w:sz w:val="24"/>
          <w:szCs w:val="24"/>
        </w:rPr>
        <w:t xml:space="preserve">n of widespread gender disparity </w:t>
      </w:r>
      <w:r w:rsidR="00202059">
        <w:rPr>
          <w:rFonts w:ascii="Times New Roman" w:hAnsi="Times New Roman" w:cs="Times New Roman"/>
          <w:sz w:val="24"/>
          <w:szCs w:val="24"/>
        </w:rPr>
        <w:t>in that era.</w:t>
      </w:r>
      <w:r w:rsidR="00264A10">
        <w:rPr>
          <w:rFonts w:ascii="Times New Roman" w:hAnsi="Times New Roman" w:cs="Times New Roman"/>
          <w:sz w:val="24"/>
          <w:szCs w:val="24"/>
        </w:rPr>
        <w:t xml:space="preserve"> Likewise, connotation </w:t>
      </w:r>
      <w:r w:rsidR="00BB28AC">
        <w:rPr>
          <w:rFonts w:ascii="Times New Roman" w:hAnsi="Times New Roman" w:cs="Times New Roman"/>
          <w:sz w:val="24"/>
          <w:szCs w:val="24"/>
        </w:rPr>
        <w:t xml:space="preserve">is </w:t>
      </w:r>
      <w:r w:rsidR="00264A10">
        <w:rPr>
          <w:rFonts w:ascii="Times New Roman" w:hAnsi="Times New Roman" w:cs="Times New Roman"/>
          <w:sz w:val="24"/>
          <w:szCs w:val="24"/>
        </w:rPr>
        <w:t>also utilized in the short story</w:t>
      </w:r>
      <w:r w:rsidR="00BB28AC">
        <w:rPr>
          <w:rFonts w:ascii="Times New Roman" w:hAnsi="Times New Roman" w:cs="Times New Roman"/>
          <w:sz w:val="24"/>
          <w:szCs w:val="24"/>
        </w:rPr>
        <w:t>.</w:t>
      </w:r>
      <w:r w:rsidR="00A64263">
        <w:rPr>
          <w:rFonts w:ascii="Times New Roman" w:hAnsi="Times New Roman" w:cs="Times New Roman"/>
          <w:sz w:val="24"/>
          <w:szCs w:val="24"/>
        </w:rPr>
        <w:t xml:space="preserve"> In the story, there exist several hints</w:t>
      </w:r>
      <w:r w:rsidR="0010120E">
        <w:rPr>
          <w:rFonts w:ascii="Times New Roman" w:hAnsi="Times New Roman" w:cs="Times New Roman"/>
          <w:sz w:val="24"/>
          <w:szCs w:val="24"/>
        </w:rPr>
        <w:t xml:space="preserve"> ad indicators which reflect the joy </w:t>
      </w:r>
      <w:r w:rsidR="00AF181C">
        <w:rPr>
          <w:rFonts w:ascii="Times New Roman" w:hAnsi="Times New Roman" w:cs="Times New Roman"/>
          <w:sz w:val="24"/>
          <w:szCs w:val="24"/>
        </w:rPr>
        <w:t>felt by Josephine after the d</w:t>
      </w:r>
      <w:r w:rsidR="00B95336">
        <w:rPr>
          <w:rFonts w:ascii="Times New Roman" w:hAnsi="Times New Roman" w:cs="Times New Roman"/>
          <w:sz w:val="24"/>
          <w:szCs w:val="24"/>
        </w:rPr>
        <w:t>eath of her husband.</w:t>
      </w:r>
      <w:r w:rsidR="00F61B70">
        <w:rPr>
          <w:rFonts w:ascii="Times New Roman" w:hAnsi="Times New Roman" w:cs="Times New Roman"/>
          <w:sz w:val="24"/>
          <w:szCs w:val="24"/>
        </w:rPr>
        <w:t xml:space="preserve"> She was distressed when she heard the news but soon shunned those feelings and </w:t>
      </w:r>
      <w:r w:rsidR="00F87B1D">
        <w:rPr>
          <w:rFonts w:ascii="Times New Roman" w:hAnsi="Times New Roman" w:cs="Times New Roman"/>
          <w:sz w:val="24"/>
          <w:szCs w:val="24"/>
        </w:rPr>
        <w:t xml:space="preserve">advanced to </w:t>
      </w:r>
      <w:r w:rsidR="00BB4070">
        <w:rPr>
          <w:rFonts w:ascii="Times New Roman" w:hAnsi="Times New Roman" w:cs="Times New Roman"/>
          <w:sz w:val="24"/>
          <w:szCs w:val="24"/>
        </w:rPr>
        <w:t>embrace</w:t>
      </w:r>
      <w:r w:rsidR="00F87B1D">
        <w:rPr>
          <w:rFonts w:ascii="Times New Roman" w:hAnsi="Times New Roman" w:cs="Times New Roman"/>
          <w:sz w:val="24"/>
          <w:szCs w:val="24"/>
        </w:rPr>
        <w:t xml:space="preserve"> joy, freedom and independence</w:t>
      </w:r>
      <w:r w:rsidR="00FD0911">
        <w:rPr>
          <w:rFonts w:ascii="Times New Roman" w:hAnsi="Times New Roman" w:cs="Times New Roman"/>
          <w:sz w:val="24"/>
          <w:szCs w:val="24"/>
        </w:rPr>
        <w:t xml:space="preserve"> </w:t>
      </w:r>
      <w:r w:rsidR="00FD0911">
        <w:rPr>
          <w:rFonts w:ascii="Times New Roman" w:hAnsi="Times New Roman" w:cs="Times New Roman"/>
          <w:sz w:val="24"/>
          <w:szCs w:val="24"/>
        </w:rPr>
        <w:fldChar w:fldCharType="begin"/>
      </w:r>
      <w:r w:rsidR="00FD091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kbOYEZ6","properties":{"formattedCitation":"(Chopin)","plainCitation":"(Chopin)","noteIndex":0},"citationItems":[{"id":385,"uris":["http://zotero.org/users/local/yvjivw9i/items/LXXKHMCE"],"uri":["http://zotero.org/users/local/yvjivw9i/items/LXXKHMCE"],"itemData":{"id":385,"type":"article-journal","title":"The Story of an Hour","page":"2","source":"Zotero","language":"en","author":[{"family":"Chopin","given":"Kate"}]}}],"schema":"https://github.com/citation-style-language/schema/raw/master/csl-citation.json"} </w:instrText>
      </w:r>
      <w:r w:rsidR="00FD0911">
        <w:rPr>
          <w:rFonts w:ascii="Times New Roman" w:hAnsi="Times New Roman" w:cs="Times New Roman"/>
          <w:sz w:val="24"/>
          <w:szCs w:val="24"/>
        </w:rPr>
        <w:fldChar w:fldCharType="separate"/>
      </w:r>
      <w:r w:rsidR="00FD0911" w:rsidRPr="00FD0911">
        <w:rPr>
          <w:rFonts w:ascii="Times New Roman" w:hAnsi="Times New Roman" w:cs="Times New Roman"/>
          <w:sz w:val="24"/>
        </w:rPr>
        <w:t>(Chopin)</w:t>
      </w:r>
      <w:r w:rsidR="00FD0911">
        <w:rPr>
          <w:rFonts w:ascii="Times New Roman" w:hAnsi="Times New Roman" w:cs="Times New Roman"/>
          <w:sz w:val="24"/>
          <w:szCs w:val="24"/>
        </w:rPr>
        <w:fldChar w:fldCharType="end"/>
      </w:r>
      <w:r w:rsidR="00F87B1D">
        <w:rPr>
          <w:rFonts w:ascii="Times New Roman" w:hAnsi="Times New Roman" w:cs="Times New Roman"/>
          <w:sz w:val="24"/>
          <w:szCs w:val="24"/>
        </w:rPr>
        <w:t>.</w:t>
      </w:r>
      <w:r w:rsidR="003D2D27">
        <w:rPr>
          <w:rFonts w:ascii="Times New Roman" w:hAnsi="Times New Roman" w:cs="Times New Roman"/>
          <w:sz w:val="24"/>
          <w:szCs w:val="24"/>
        </w:rPr>
        <w:t xml:space="preserve"> </w:t>
      </w:r>
      <w:r w:rsidR="00CD3869">
        <w:rPr>
          <w:rFonts w:ascii="Times New Roman" w:hAnsi="Times New Roman" w:cs="Times New Roman"/>
          <w:sz w:val="24"/>
          <w:szCs w:val="24"/>
        </w:rPr>
        <w:t>An ironic tone</w:t>
      </w:r>
      <w:r w:rsidR="007972C2">
        <w:rPr>
          <w:rFonts w:ascii="Times New Roman" w:hAnsi="Times New Roman" w:cs="Times New Roman"/>
          <w:sz w:val="24"/>
          <w:szCs w:val="24"/>
        </w:rPr>
        <w:t xml:space="preserve"> is pursued in the </w:t>
      </w:r>
      <w:r w:rsidR="007972C2">
        <w:rPr>
          <w:rFonts w:ascii="Times New Roman" w:hAnsi="Times New Roman" w:cs="Times New Roman"/>
          <w:sz w:val="24"/>
          <w:szCs w:val="24"/>
        </w:rPr>
        <w:lastRenderedPageBreak/>
        <w:t xml:space="preserve">short story. The author mocked Victorian women lived in the middle and </w:t>
      </w:r>
      <w:r w:rsidR="00225851">
        <w:rPr>
          <w:rFonts w:ascii="Times New Roman" w:hAnsi="Times New Roman" w:cs="Times New Roman"/>
          <w:sz w:val="24"/>
          <w:szCs w:val="24"/>
        </w:rPr>
        <w:t>late 19</w:t>
      </w:r>
      <w:r w:rsidR="00225851" w:rsidRPr="00225851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225851">
        <w:rPr>
          <w:rFonts w:ascii="Times New Roman" w:hAnsi="Times New Roman" w:cs="Times New Roman"/>
          <w:sz w:val="24"/>
          <w:szCs w:val="24"/>
        </w:rPr>
        <w:t xml:space="preserve"> century</w:t>
      </w:r>
      <w:r w:rsidR="00712E4D">
        <w:rPr>
          <w:rFonts w:ascii="Times New Roman" w:hAnsi="Times New Roman" w:cs="Times New Roman"/>
          <w:sz w:val="24"/>
          <w:szCs w:val="24"/>
        </w:rPr>
        <w:t xml:space="preserve"> which includes living for husband and children</w:t>
      </w:r>
      <w:r w:rsidR="009F6F45">
        <w:rPr>
          <w:rFonts w:ascii="Times New Roman" w:hAnsi="Times New Roman" w:cs="Times New Roman"/>
          <w:sz w:val="24"/>
          <w:szCs w:val="24"/>
        </w:rPr>
        <w:t>.</w:t>
      </w:r>
      <w:r w:rsidR="001E26C3">
        <w:rPr>
          <w:rFonts w:ascii="Times New Roman" w:hAnsi="Times New Roman" w:cs="Times New Roman"/>
          <w:sz w:val="24"/>
          <w:szCs w:val="24"/>
        </w:rPr>
        <w:t xml:space="preserve"> </w:t>
      </w:r>
      <w:r w:rsidR="003E39DD">
        <w:rPr>
          <w:rFonts w:ascii="Times New Roman" w:hAnsi="Times New Roman" w:cs="Times New Roman"/>
          <w:sz w:val="24"/>
          <w:szCs w:val="24"/>
        </w:rPr>
        <w:t xml:space="preserve">However, the protagonist </w:t>
      </w:r>
      <w:r w:rsidR="004C223B">
        <w:rPr>
          <w:rFonts w:ascii="Times New Roman" w:hAnsi="Times New Roman" w:cs="Times New Roman"/>
          <w:sz w:val="24"/>
          <w:szCs w:val="24"/>
        </w:rPr>
        <w:t>struggled</w:t>
      </w:r>
      <w:r w:rsidR="003E39DD">
        <w:rPr>
          <w:rFonts w:ascii="Times New Roman" w:hAnsi="Times New Roman" w:cs="Times New Roman"/>
          <w:sz w:val="24"/>
          <w:szCs w:val="24"/>
        </w:rPr>
        <w:t xml:space="preserve"> to embrace the </w:t>
      </w:r>
      <w:r w:rsidR="004C223B">
        <w:rPr>
          <w:rFonts w:ascii="Times New Roman" w:hAnsi="Times New Roman" w:cs="Times New Roman"/>
          <w:sz w:val="24"/>
          <w:szCs w:val="24"/>
        </w:rPr>
        <w:t>joy and dies of joy in the end.</w:t>
      </w:r>
    </w:p>
    <w:p w:rsidR="009C132D" w:rsidRPr="009C132D" w:rsidRDefault="009C132D" w:rsidP="009C132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C132D">
        <w:rPr>
          <w:rFonts w:ascii="Times New Roman" w:hAnsi="Times New Roman" w:cs="Times New Roman"/>
          <w:b/>
          <w:sz w:val="24"/>
          <w:szCs w:val="24"/>
        </w:rPr>
        <w:t>Reader-Response Criticism</w:t>
      </w:r>
    </w:p>
    <w:p w:rsidR="003D406F" w:rsidRDefault="005225F0" w:rsidP="005225F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06EEC">
        <w:rPr>
          <w:rFonts w:ascii="Times New Roman" w:hAnsi="Times New Roman" w:cs="Times New Roman"/>
          <w:sz w:val="24"/>
          <w:szCs w:val="24"/>
        </w:rPr>
        <w:t>The Story of an Hour i</w:t>
      </w:r>
      <w:r w:rsidR="00EB1EA3">
        <w:rPr>
          <w:rFonts w:ascii="Times New Roman" w:hAnsi="Times New Roman" w:cs="Times New Roman"/>
          <w:sz w:val="24"/>
          <w:szCs w:val="24"/>
        </w:rPr>
        <w:t>s an interesting sto</w:t>
      </w:r>
      <w:r w:rsidR="00C35C41">
        <w:rPr>
          <w:rFonts w:ascii="Times New Roman" w:hAnsi="Times New Roman" w:cs="Times New Roman"/>
          <w:sz w:val="24"/>
          <w:szCs w:val="24"/>
        </w:rPr>
        <w:t xml:space="preserve">ry which revolves </w:t>
      </w:r>
      <w:r w:rsidR="00EB5F4D">
        <w:rPr>
          <w:rFonts w:ascii="Times New Roman" w:hAnsi="Times New Roman" w:cs="Times New Roman"/>
          <w:sz w:val="24"/>
          <w:szCs w:val="24"/>
        </w:rPr>
        <w:t>around a woman named Ms. Mallard. After hearing about her husband’s death, she also dies shorty</w:t>
      </w:r>
      <w:r w:rsidR="00E40339">
        <w:rPr>
          <w:rFonts w:ascii="Times New Roman" w:hAnsi="Times New Roman" w:cs="Times New Roman"/>
          <w:sz w:val="24"/>
          <w:szCs w:val="24"/>
        </w:rPr>
        <w:t>. Several interpretation</w:t>
      </w:r>
      <w:r w:rsidR="00D73432">
        <w:rPr>
          <w:rFonts w:ascii="Times New Roman" w:hAnsi="Times New Roman" w:cs="Times New Roman"/>
          <w:sz w:val="24"/>
          <w:szCs w:val="24"/>
        </w:rPr>
        <w:t>s</w:t>
      </w:r>
      <w:r w:rsidR="00E40339">
        <w:rPr>
          <w:rFonts w:ascii="Times New Roman" w:hAnsi="Times New Roman" w:cs="Times New Roman"/>
          <w:sz w:val="24"/>
          <w:szCs w:val="24"/>
        </w:rPr>
        <w:t xml:space="preserve"> can be </w:t>
      </w:r>
      <w:r w:rsidR="0098525A">
        <w:rPr>
          <w:rFonts w:ascii="Times New Roman" w:hAnsi="Times New Roman" w:cs="Times New Roman"/>
          <w:sz w:val="24"/>
          <w:szCs w:val="24"/>
        </w:rPr>
        <w:t xml:space="preserve">acquired </w:t>
      </w:r>
      <w:r w:rsidR="001006D2">
        <w:rPr>
          <w:rFonts w:ascii="Times New Roman" w:hAnsi="Times New Roman" w:cs="Times New Roman"/>
          <w:sz w:val="24"/>
          <w:szCs w:val="24"/>
        </w:rPr>
        <w:t>from the story as per the</w:t>
      </w:r>
      <w:r w:rsidR="00803E95">
        <w:rPr>
          <w:rFonts w:ascii="Times New Roman" w:hAnsi="Times New Roman" w:cs="Times New Roman"/>
          <w:sz w:val="24"/>
          <w:szCs w:val="24"/>
        </w:rPr>
        <w:t xml:space="preserve"> beliefs and views of people. First, it appears the protagonist became depressed after the death of her husband and therefore</w:t>
      </w:r>
      <w:r w:rsidR="00342BE5">
        <w:rPr>
          <w:rFonts w:ascii="Times New Roman" w:hAnsi="Times New Roman" w:cs="Times New Roman"/>
          <w:sz w:val="24"/>
          <w:szCs w:val="24"/>
        </w:rPr>
        <w:t xml:space="preserve"> kept muttering free.</w:t>
      </w:r>
      <w:r w:rsidR="00875739">
        <w:rPr>
          <w:rFonts w:ascii="Times New Roman" w:hAnsi="Times New Roman" w:cs="Times New Roman"/>
          <w:sz w:val="24"/>
          <w:szCs w:val="24"/>
        </w:rPr>
        <w:t xml:space="preserve"> The death of the husband made her mentally </w:t>
      </w:r>
      <w:r w:rsidR="00430E44">
        <w:rPr>
          <w:rFonts w:ascii="Times New Roman" w:hAnsi="Times New Roman" w:cs="Times New Roman"/>
          <w:sz w:val="24"/>
          <w:szCs w:val="24"/>
        </w:rPr>
        <w:t xml:space="preserve">unstable. Meanwhile, the notions of becoming happy sound irrational as she had just lost her husband </w:t>
      </w:r>
      <w:r w:rsidR="009043F0">
        <w:rPr>
          <w:rFonts w:ascii="Times New Roman" w:hAnsi="Times New Roman" w:cs="Times New Roman"/>
          <w:sz w:val="24"/>
          <w:szCs w:val="24"/>
        </w:rPr>
        <w:t>an</w:t>
      </w:r>
      <w:r w:rsidR="00254896">
        <w:rPr>
          <w:rFonts w:ascii="Times New Roman" w:hAnsi="Times New Roman" w:cs="Times New Roman"/>
          <w:sz w:val="24"/>
          <w:szCs w:val="24"/>
        </w:rPr>
        <w:t xml:space="preserve">d suddenly transitioned from being gloomy </w:t>
      </w:r>
      <w:r w:rsidR="00676CD4">
        <w:rPr>
          <w:rFonts w:ascii="Times New Roman" w:hAnsi="Times New Roman" w:cs="Times New Roman"/>
          <w:sz w:val="24"/>
          <w:szCs w:val="24"/>
        </w:rPr>
        <w:t>to happy.</w:t>
      </w:r>
      <w:r w:rsidR="008A3F41">
        <w:rPr>
          <w:rFonts w:ascii="Times New Roman" w:hAnsi="Times New Roman" w:cs="Times New Roman"/>
          <w:sz w:val="24"/>
          <w:szCs w:val="24"/>
        </w:rPr>
        <w:t xml:space="preserve"> </w:t>
      </w:r>
      <w:r w:rsidR="0086598E">
        <w:rPr>
          <w:rFonts w:ascii="Times New Roman" w:hAnsi="Times New Roman" w:cs="Times New Roman"/>
          <w:sz w:val="24"/>
          <w:szCs w:val="24"/>
        </w:rPr>
        <w:t>At the end of the story,</w:t>
      </w:r>
      <w:r w:rsidR="00EF18C1">
        <w:t xml:space="preserve"> </w:t>
      </w:r>
      <w:r w:rsidR="00EF18C1">
        <w:rPr>
          <w:rFonts w:ascii="Times New Roman" w:hAnsi="Times New Roman" w:cs="Times New Roman"/>
          <w:sz w:val="24"/>
          <w:szCs w:val="24"/>
        </w:rPr>
        <w:t xml:space="preserve">the husband comes back home and the joy of protagonist </w:t>
      </w:r>
      <w:r w:rsidR="00794F9C">
        <w:rPr>
          <w:rFonts w:ascii="Times New Roman" w:hAnsi="Times New Roman" w:cs="Times New Roman"/>
          <w:sz w:val="24"/>
          <w:szCs w:val="24"/>
        </w:rPr>
        <w:t>perishes wh</w:t>
      </w:r>
      <w:r w:rsidR="00C83868">
        <w:rPr>
          <w:rFonts w:ascii="Times New Roman" w:hAnsi="Times New Roman" w:cs="Times New Roman"/>
          <w:sz w:val="24"/>
          <w:szCs w:val="24"/>
        </w:rPr>
        <w:t>i</w:t>
      </w:r>
      <w:r w:rsidR="00794F9C">
        <w:rPr>
          <w:rFonts w:ascii="Times New Roman" w:hAnsi="Times New Roman" w:cs="Times New Roman"/>
          <w:sz w:val="24"/>
          <w:szCs w:val="24"/>
        </w:rPr>
        <w:t>ch causes her to die.</w:t>
      </w:r>
      <w:r w:rsidR="00C83868">
        <w:rPr>
          <w:rFonts w:ascii="Times New Roman" w:hAnsi="Times New Roman" w:cs="Times New Roman"/>
          <w:sz w:val="24"/>
          <w:szCs w:val="24"/>
        </w:rPr>
        <w:t xml:space="preserve"> If the story is assessed keeping in view the ti</w:t>
      </w:r>
      <w:r w:rsidR="005D5FBC">
        <w:rPr>
          <w:rFonts w:ascii="Times New Roman" w:hAnsi="Times New Roman" w:cs="Times New Roman"/>
          <w:sz w:val="24"/>
          <w:szCs w:val="24"/>
        </w:rPr>
        <w:t>m</w:t>
      </w:r>
      <w:r w:rsidR="00C83868">
        <w:rPr>
          <w:rFonts w:ascii="Times New Roman" w:hAnsi="Times New Roman" w:cs="Times New Roman"/>
          <w:sz w:val="24"/>
          <w:szCs w:val="24"/>
        </w:rPr>
        <w:t>e of publication</w:t>
      </w:r>
      <w:r w:rsidR="00417A91">
        <w:rPr>
          <w:rFonts w:ascii="Times New Roman" w:hAnsi="Times New Roman" w:cs="Times New Roman"/>
          <w:sz w:val="24"/>
          <w:szCs w:val="24"/>
        </w:rPr>
        <w:t>, critical insights can be cultivated.</w:t>
      </w:r>
      <w:r w:rsidR="005D5FBC">
        <w:rPr>
          <w:rFonts w:ascii="Times New Roman" w:hAnsi="Times New Roman" w:cs="Times New Roman"/>
          <w:sz w:val="24"/>
          <w:szCs w:val="24"/>
        </w:rPr>
        <w:t xml:space="preserve"> </w:t>
      </w:r>
      <w:r w:rsidR="00C83868">
        <w:rPr>
          <w:rFonts w:ascii="Times New Roman" w:hAnsi="Times New Roman" w:cs="Times New Roman"/>
          <w:sz w:val="24"/>
          <w:szCs w:val="24"/>
        </w:rPr>
        <w:t xml:space="preserve"> </w:t>
      </w:r>
      <w:r w:rsidR="00D7343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C74FB" w:rsidRDefault="005D5FBC" w:rsidP="005225F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2F702E">
        <w:rPr>
          <w:rFonts w:ascii="Times New Roman" w:hAnsi="Times New Roman" w:cs="Times New Roman"/>
          <w:sz w:val="24"/>
          <w:szCs w:val="24"/>
        </w:rPr>
        <w:t>The story was published in the 19</w:t>
      </w:r>
      <w:r w:rsidR="002F702E" w:rsidRPr="002F702E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2F702E">
        <w:rPr>
          <w:rFonts w:ascii="Times New Roman" w:hAnsi="Times New Roman" w:cs="Times New Roman"/>
          <w:sz w:val="24"/>
          <w:szCs w:val="24"/>
        </w:rPr>
        <w:t xml:space="preserve"> century where the</w:t>
      </w:r>
      <w:r w:rsidR="00C76166">
        <w:rPr>
          <w:rFonts w:ascii="Times New Roman" w:hAnsi="Times New Roman" w:cs="Times New Roman"/>
          <w:sz w:val="24"/>
          <w:szCs w:val="24"/>
        </w:rPr>
        <w:t xml:space="preserve"> </w:t>
      </w:r>
      <w:r w:rsidR="00094A61">
        <w:rPr>
          <w:rFonts w:ascii="Times New Roman" w:hAnsi="Times New Roman" w:cs="Times New Roman"/>
          <w:sz w:val="24"/>
          <w:szCs w:val="24"/>
        </w:rPr>
        <w:t>women faced severe suppression and their rights were not granted to them in true l</w:t>
      </w:r>
      <w:r w:rsidR="00607622">
        <w:rPr>
          <w:rFonts w:ascii="Times New Roman" w:hAnsi="Times New Roman" w:cs="Times New Roman"/>
          <w:sz w:val="24"/>
          <w:szCs w:val="24"/>
        </w:rPr>
        <w:t>etter and spirits</w:t>
      </w:r>
      <w:bookmarkStart w:id="0" w:name="_GoBack"/>
      <w:bookmarkEnd w:id="0"/>
      <w:r w:rsidR="00607622">
        <w:rPr>
          <w:rFonts w:ascii="Times New Roman" w:hAnsi="Times New Roman" w:cs="Times New Roman"/>
          <w:sz w:val="24"/>
          <w:szCs w:val="24"/>
        </w:rPr>
        <w:t>.</w:t>
      </w:r>
      <w:r w:rsidR="00E54B05">
        <w:rPr>
          <w:rFonts w:ascii="Times New Roman" w:hAnsi="Times New Roman" w:cs="Times New Roman"/>
          <w:sz w:val="24"/>
          <w:szCs w:val="24"/>
        </w:rPr>
        <w:t xml:space="preserve"> When the husband was alive, Ms. Mallard did not feel the sense </w:t>
      </w:r>
      <w:r w:rsidR="00436F6E">
        <w:rPr>
          <w:rFonts w:ascii="Times New Roman" w:hAnsi="Times New Roman" w:cs="Times New Roman"/>
          <w:sz w:val="24"/>
          <w:szCs w:val="24"/>
        </w:rPr>
        <w:t>of freedom and independence</w:t>
      </w:r>
      <w:r w:rsidR="00161025">
        <w:rPr>
          <w:rFonts w:ascii="Times New Roman" w:hAnsi="Times New Roman" w:cs="Times New Roman"/>
          <w:sz w:val="24"/>
          <w:szCs w:val="24"/>
        </w:rPr>
        <w:t xml:space="preserve">. She perhaps would have felt </w:t>
      </w:r>
      <w:r w:rsidR="00CF511D">
        <w:rPr>
          <w:rFonts w:ascii="Times New Roman" w:hAnsi="Times New Roman" w:cs="Times New Roman"/>
          <w:sz w:val="24"/>
          <w:szCs w:val="24"/>
        </w:rPr>
        <w:t>oppressed as a majority of t</w:t>
      </w:r>
      <w:r w:rsidR="00D829E2">
        <w:rPr>
          <w:rFonts w:ascii="Times New Roman" w:hAnsi="Times New Roman" w:cs="Times New Roman"/>
          <w:sz w:val="24"/>
          <w:szCs w:val="24"/>
        </w:rPr>
        <w:t>he women did in that era.</w:t>
      </w:r>
      <w:r w:rsidR="004A595C">
        <w:rPr>
          <w:rFonts w:ascii="Times New Roman" w:hAnsi="Times New Roman" w:cs="Times New Roman"/>
          <w:sz w:val="24"/>
          <w:szCs w:val="24"/>
        </w:rPr>
        <w:t xml:space="preserve"> The </w:t>
      </w:r>
      <w:r w:rsidR="001E2915">
        <w:rPr>
          <w:rFonts w:ascii="Times New Roman" w:hAnsi="Times New Roman" w:cs="Times New Roman"/>
          <w:sz w:val="24"/>
          <w:szCs w:val="24"/>
        </w:rPr>
        <w:t xml:space="preserve">death </w:t>
      </w:r>
      <w:r w:rsidR="00ED2F47">
        <w:rPr>
          <w:rFonts w:ascii="Times New Roman" w:hAnsi="Times New Roman" w:cs="Times New Roman"/>
          <w:sz w:val="24"/>
          <w:szCs w:val="24"/>
        </w:rPr>
        <w:t>o</w:t>
      </w:r>
      <w:r w:rsidR="00676E5F">
        <w:rPr>
          <w:rFonts w:ascii="Times New Roman" w:hAnsi="Times New Roman" w:cs="Times New Roman"/>
          <w:sz w:val="24"/>
          <w:szCs w:val="24"/>
        </w:rPr>
        <w:t>f her husb</w:t>
      </w:r>
      <w:r w:rsidR="00B0794B">
        <w:rPr>
          <w:rFonts w:ascii="Times New Roman" w:hAnsi="Times New Roman" w:cs="Times New Roman"/>
          <w:sz w:val="24"/>
          <w:szCs w:val="24"/>
        </w:rPr>
        <w:t>and struck her</w:t>
      </w:r>
      <w:r w:rsidR="008B75B3">
        <w:rPr>
          <w:rFonts w:ascii="Times New Roman" w:hAnsi="Times New Roman" w:cs="Times New Roman"/>
          <w:sz w:val="24"/>
          <w:szCs w:val="24"/>
        </w:rPr>
        <w:t xml:space="preserve"> as an opportunit</w:t>
      </w:r>
      <w:r w:rsidR="003316B5">
        <w:rPr>
          <w:rFonts w:ascii="Times New Roman" w:hAnsi="Times New Roman" w:cs="Times New Roman"/>
          <w:sz w:val="24"/>
          <w:szCs w:val="24"/>
        </w:rPr>
        <w:t xml:space="preserve">y to </w:t>
      </w:r>
      <w:r w:rsidR="000B70CE">
        <w:rPr>
          <w:rFonts w:ascii="Times New Roman" w:hAnsi="Times New Roman" w:cs="Times New Roman"/>
          <w:sz w:val="24"/>
          <w:szCs w:val="24"/>
        </w:rPr>
        <w:t>be free an</w:t>
      </w:r>
      <w:r w:rsidR="002C0150">
        <w:rPr>
          <w:rFonts w:ascii="Times New Roman" w:hAnsi="Times New Roman" w:cs="Times New Roman"/>
          <w:sz w:val="24"/>
          <w:szCs w:val="24"/>
        </w:rPr>
        <w:t>d</w:t>
      </w:r>
      <w:r w:rsidR="00377F38">
        <w:rPr>
          <w:rFonts w:ascii="Times New Roman" w:hAnsi="Times New Roman" w:cs="Times New Roman"/>
          <w:sz w:val="24"/>
          <w:szCs w:val="24"/>
        </w:rPr>
        <w:t xml:space="preserve"> live her dreams </w:t>
      </w:r>
      <w:r w:rsidR="00BD4369">
        <w:rPr>
          <w:rFonts w:ascii="Times New Roman" w:hAnsi="Times New Roman" w:cs="Times New Roman"/>
          <w:sz w:val="24"/>
          <w:szCs w:val="24"/>
        </w:rPr>
        <w:t>as she had thought.</w:t>
      </w:r>
      <w:r w:rsidR="00F916AC">
        <w:rPr>
          <w:rFonts w:ascii="Times New Roman" w:hAnsi="Times New Roman" w:cs="Times New Roman"/>
          <w:sz w:val="24"/>
          <w:szCs w:val="24"/>
        </w:rPr>
        <w:t xml:space="preserve"> It appears to be one of the reason</w:t>
      </w:r>
      <w:r w:rsidR="00AF731B">
        <w:rPr>
          <w:rFonts w:ascii="Times New Roman" w:hAnsi="Times New Roman" w:cs="Times New Roman"/>
          <w:sz w:val="24"/>
          <w:szCs w:val="24"/>
        </w:rPr>
        <w:t xml:space="preserve"> </w:t>
      </w:r>
      <w:r w:rsidR="00F916AC">
        <w:rPr>
          <w:rFonts w:ascii="Times New Roman" w:hAnsi="Times New Roman" w:cs="Times New Roman"/>
          <w:sz w:val="24"/>
          <w:szCs w:val="24"/>
        </w:rPr>
        <w:t>that caused her to</w:t>
      </w:r>
      <w:r w:rsidR="0081025D">
        <w:rPr>
          <w:rFonts w:ascii="Times New Roman" w:hAnsi="Times New Roman" w:cs="Times New Roman"/>
          <w:sz w:val="24"/>
          <w:szCs w:val="24"/>
        </w:rPr>
        <w:t xml:space="preserve"> have feelings of joy and be independent. As rarely women felt that sense of joy</w:t>
      </w:r>
      <w:r w:rsidR="00A475B7">
        <w:rPr>
          <w:rFonts w:ascii="Times New Roman" w:hAnsi="Times New Roman" w:cs="Times New Roman"/>
          <w:sz w:val="24"/>
          <w:szCs w:val="24"/>
        </w:rPr>
        <w:t>,</w:t>
      </w:r>
      <w:r w:rsidR="009C4D85">
        <w:rPr>
          <w:rFonts w:ascii="Times New Roman" w:hAnsi="Times New Roman" w:cs="Times New Roman"/>
          <w:sz w:val="24"/>
          <w:szCs w:val="24"/>
        </w:rPr>
        <w:t xml:space="preserve"> the story sounds interesting</w:t>
      </w:r>
      <w:r w:rsidR="006E773C">
        <w:rPr>
          <w:rFonts w:ascii="Times New Roman" w:hAnsi="Times New Roman" w:cs="Times New Roman"/>
          <w:sz w:val="24"/>
          <w:szCs w:val="24"/>
        </w:rPr>
        <w:t xml:space="preserve">. </w:t>
      </w:r>
      <w:r w:rsidR="001A527C">
        <w:rPr>
          <w:rFonts w:ascii="Times New Roman" w:hAnsi="Times New Roman" w:cs="Times New Roman"/>
          <w:sz w:val="24"/>
          <w:szCs w:val="24"/>
        </w:rPr>
        <w:t xml:space="preserve">It is also essential to highlight not many stories in that era raised </w:t>
      </w:r>
      <w:r w:rsidR="004075FE">
        <w:rPr>
          <w:rFonts w:ascii="Times New Roman" w:hAnsi="Times New Roman" w:cs="Times New Roman"/>
          <w:sz w:val="24"/>
          <w:szCs w:val="24"/>
        </w:rPr>
        <w:t xml:space="preserve">such issues and events </w:t>
      </w:r>
      <w:r w:rsidR="00896DCB">
        <w:rPr>
          <w:rFonts w:ascii="Times New Roman" w:hAnsi="Times New Roman" w:cs="Times New Roman"/>
          <w:sz w:val="24"/>
          <w:szCs w:val="24"/>
        </w:rPr>
        <w:t>involving women</w:t>
      </w:r>
      <w:r w:rsidR="00B8123C">
        <w:rPr>
          <w:rFonts w:ascii="Times New Roman" w:hAnsi="Times New Roman" w:cs="Times New Roman"/>
          <w:sz w:val="24"/>
          <w:szCs w:val="24"/>
        </w:rPr>
        <w:t xml:space="preserve"> living their life in absence of a man</w:t>
      </w:r>
      <w:r w:rsidR="00C75EDD">
        <w:rPr>
          <w:rFonts w:ascii="Times New Roman" w:hAnsi="Times New Roman" w:cs="Times New Roman"/>
          <w:sz w:val="24"/>
          <w:szCs w:val="24"/>
        </w:rPr>
        <w:t>.</w:t>
      </w:r>
      <w:r w:rsidR="008943C4">
        <w:rPr>
          <w:rFonts w:ascii="Times New Roman" w:hAnsi="Times New Roman" w:cs="Times New Roman"/>
          <w:sz w:val="24"/>
          <w:szCs w:val="24"/>
        </w:rPr>
        <w:t xml:space="preserve"> </w:t>
      </w:r>
      <w:r w:rsidR="00F403C3">
        <w:rPr>
          <w:rFonts w:ascii="Times New Roman" w:hAnsi="Times New Roman" w:cs="Times New Roman"/>
          <w:sz w:val="24"/>
          <w:szCs w:val="24"/>
        </w:rPr>
        <w:t xml:space="preserve">It is critical as it </w:t>
      </w:r>
      <w:r w:rsidR="000B57A0">
        <w:rPr>
          <w:rFonts w:ascii="Times New Roman" w:hAnsi="Times New Roman" w:cs="Times New Roman"/>
          <w:sz w:val="24"/>
          <w:szCs w:val="24"/>
        </w:rPr>
        <w:t>discusses the aspects of feminism. It will not be w</w:t>
      </w:r>
      <w:r w:rsidR="00CB0D51">
        <w:rPr>
          <w:rFonts w:ascii="Times New Roman" w:hAnsi="Times New Roman" w:cs="Times New Roman"/>
          <w:sz w:val="24"/>
          <w:szCs w:val="24"/>
        </w:rPr>
        <w:t>rong to say the story is a</w:t>
      </w:r>
      <w:r w:rsidR="002F7BC3">
        <w:rPr>
          <w:rFonts w:ascii="Times New Roman" w:hAnsi="Times New Roman" w:cs="Times New Roman"/>
          <w:sz w:val="24"/>
          <w:szCs w:val="24"/>
        </w:rPr>
        <w:t xml:space="preserve"> feminist interpretation which later c</w:t>
      </w:r>
      <w:r w:rsidR="005F50F9">
        <w:rPr>
          <w:rFonts w:ascii="Times New Roman" w:hAnsi="Times New Roman" w:cs="Times New Roman"/>
          <w:sz w:val="24"/>
          <w:szCs w:val="24"/>
        </w:rPr>
        <w:t xml:space="preserve">auses death to the protagonist. The </w:t>
      </w:r>
      <w:r w:rsidR="00F67D5B">
        <w:rPr>
          <w:rFonts w:ascii="Times New Roman" w:hAnsi="Times New Roman" w:cs="Times New Roman"/>
          <w:sz w:val="24"/>
          <w:szCs w:val="24"/>
        </w:rPr>
        <w:t>death</w:t>
      </w:r>
      <w:r w:rsidR="005B3CA1">
        <w:rPr>
          <w:rFonts w:ascii="Times New Roman" w:hAnsi="Times New Roman" w:cs="Times New Roman"/>
          <w:sz w:val="24"/>
          <w:szCs w:val="24"/>
        </w:rPr>
        <w:t xml:space="preserve"> caused by joy is significant be</w:t>
      </w:r>
      <w:r w:rsidR="00775F39">
        <w:rPr>
          <w:rFonts w:ascii="Times New Roman" w:hAnsi="Times New Roman" w:cs="Times New Roman"/>
          <w:sz w:val="24"/>
          <w:szCs w:val="24"/>
        </w:rPr>
        <w:t xml:space="preserve">cause </w:t>
      </w:r>
      <w:r w:rsidR="000D5A7A">
        <w:rPr>
          <w:rFonts w:ascii="Times New Roman" w:hAnsi="Times New Roman" w:cs="Times New Roman"/>
          <w:sz w:val="24"/>
          <w:szCs w:val="24"/>
        </w:rPr>
        <w:t xml:space="preserve">it </w:t>
      </w:r>
      <w:r w:rsidR="00CA0296">
        <w:rPr>
          <w:rFonts w:ascii="Times New Roman" w:hAnsi="Times New Roman" w:cs="Times New Roman"/>
          <w:sz w:val="24"/>
          <w:szCs w:val="24"/>
        </w:rPr>
        <w:lastRenderedPageBreak/>
        <w:t>underpins the</w:t>
      </w:r>
      <w:r w:rsidR="00D94291">
        <w:rPr>
          <w:rFonts w:ascii="Times New Roman" w:hAnsi="Times New Roman" w:cs="Times New Roman"/>
          <w:sz w:val="24"/>
          <w:szCs w:val="24"/>
        </w:rPr>
        <w:t xml:space="preserve"> </w:t>
      </w:r>
      <w:r w:rsidR="00D51C21">
        <w:rPr>
          <w:rFonts w:ascii="Times New Roman" w:hAnsi="Times New Roman" w:cs="Times New Roman"/>
          <w:sz w:val="24"/>
          <w:szCs w:val="24"/>
        </w:rPr>
        <w:t xml:space="preserve">fear she had after seeing her husband return from death. The freedom </w:t>
      </w:r>
      <w:r w:rsidR="006221EC">
        <w:rPr>
          <w:rFonts w:ascii="Times New Roman" w:hAnsi="Times New Roman" w:cs="Times New Roman"/>
          <w:sz w:val="24"/>
          <w:szCs w:val="24"/>
        </w:rPr>
        <w:t>and dreams she had saw were all perished after witnessing the return of her husband.</w:t>
      </w:r>
    </w:p>
    <w:p w:rsidR="005D5FBC" w:rsidRDefault="009C74FB" w:rsidP="005225F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 critical appraisal of the short story reflects the protagonist may have suffered from a mental disease after the death of the </w:t>
      </w:r>
      <w:r w:rsidR="00357C24">
        <w:rPr>
          <w:rFonts w:ascii="Times New Roman" w:hAnsi="Times New Roman" w:cs="Times New Roman"/>
          <w:sz w:val="24"/>
          <w:szCs w:val="24"/>
        </w:rPr>
        <w:t>husband.</w:t>
      </w:r>
      <w:r w:rsidR="00412F6C">
        <w:rPr>
          <w:rFonts w:ascii="Times New Roman" w:hAnsi="Times New Roman" w:cs="Times New Roman"/>
          <w:sz w:val="24"/>
          <w:szCs w:val="24"/>
        </w:rPr>
        <w:t xml:space="preserve"> If she was not </w:t>
      </w:r>
      <w:r w:rsidR="00872DCF">
        <w:rPr>
          <w:rFonts w:ascii="Times New Roman" w:hAnsi="Times New Roman" w:cs="Times New Roman"/>
          <w:sz w:val="24"/>
          <w:szCs w:val="24"/>
        </w:rPr>
        <w:t>living a</w:t>
      </w:r>
      <w:r w:rsidR="00412F6C">
        <w:rPr>
          <w:rFonts w:ascii="Times New Roman" w:hAnsi="Times New Roman" w:cs="Times New Roman"/>
          <w:sz w:val="24"/>
          <w:szCs w:val="24"/>
        </w:rPr>
        <w:t xml:space="preserve"> happy life with the</w:t>
      </w:r>
      <w:r w:rsidR="00A31BE5">
        <w:rPr>
          <w:rFonts w:ascii="Times New Roman" w:hAnsi="Times New Roman" w:cs="Times New Roman"/>
          <w:sz w:val="24"/>
          <w:szCs w:val="24"/>
        </w:rPr>
        <w:t xml:space="preserve"> husband, it should have been mentioned in the story</w:t>
      </w:r>
      <w:r w:rsidR="00872DCF">
        <w:rPr>
          <w:rFonts w:ascii="Times New Roman" w:hAnsi="Times New Roman" w:cs="Times New Roman"/>
          <w:sz w:val="24"/>
          <w:szCs w:val="24"/>
        </w:rPr>
        <w:t xml:space="preserve">. However, </w:t>
      </w:r>
      <w:r w:rsidR="00B15233">
        <w:rPr>
          <w:rFonts w:ascii="Times New Roman" w:hAnsi="Times New Roman" w:cs="Times New Roman"/>
          <w:sz w:val="24"/>
          <w:szCs w:val="24"/>
        </w:rPr>
        <w:t xml:space="preserve">the absence of </w:t>
      </w:r>
      <w:r w:rsidR="003A089F">
        <w:rPr>
          <w:rFonts w:ascii="Times New Roman" w:hAnsi="Times New Roman" w:cs="Times New Roman"/>
          <w:sz w:val="24"/>
          <w:szCs w:val="24"/>
        </w:rPr>
        <w:t>such instances makes sure that she was not persecuted or suppressed by the husband.</w:t>
      </w:r>
      <w:r w:rsidR="008E5FFF">
        <w:rPr>
          <w:rFonts w:ascii="Times New Roman" w:hAnsi="Times New Roman" w:cs="Times New Roman"/>
          <w:sz w:val="24"/>
          <w:szCs w:val="24"/>
        </w:rPr>
        <w:t xml:space="preserve"> Thus, it reflects she was living a normal life with the husband.</w:t>
      </w:r>
      <w:r w:rsidR="00622362">
        <w:rPr>
          <w:rFonts w:ascii="Times New Roman" w:hAnsi="Times New Roman" w:cs="Times New Roman"/>
          <w:sz w:val="24"/>
          <w:szCs w:val="24"/>
        </w:rPr>
        <w:t xml:space="preserve"> Once the </w:t>
      </w:r>
      <w:r w:rsidR="00CC032B">
        <w:rPr>
          <w:rFonts w:ascii="Times New Roman" w:hAnsi="Times New Roman" w:cs="Times New Roman"/>
          <w:sz w:val="24"/>
          <w:szCs w:val="24"/>
        </w:rPr>
        <w:t>husband died, she felt sad and appeared normal.</w:t>
      </w:r>
      <w:r w:rsidR="004F1DBE">
        <w:rPr>
          <w:rFonts w:ascii="Times New Roman" w:hAnsi="Times New Roman" w:cs="Times New Roman"/>
          <w:sz w:val="24"/>
          <w:szCs w:val="24"/>
        </w:rPr>
        <w:t xml:space="preserve"> However, </w:t>
      </w:r>
      <w:r w:rsidR="0048266E">
        <w:rPr>
          <w:rFonts w:ascii="Times New Roman" w:hAnsi="Times New Roman" w:cs="Times New Roman"/>
          <w:sz w:val="24"/>
          <w:szCs w:val="24"/>
        </w:rPr>
        <w:t>things</w:t>
      </w:r>
      <w:r w:rsidR="004F1DBE">
        <w:rPr>
          <w:rFonts w:ascii="Times New Roman" w:hAnsi="Times New Roman" w:cs="Times New Roman"/>
          <w:sz w:val="24"/>
          <w:szCs w:val="24"/>
        </w:rPr>
        <w:t xml:space="preserve"> sounded irrational the very moment her</w:t>
      </w:r>
      <w:r w:rsidR="0048266E">
        <w:rPr>
          <w:rFonts w:ascii="Times New Roman" w:hAnsi="Times New Roman" w:cs="Times New Roman"/>
          <w:sz w:val="24"/>
          <w:szCs w:val="24"/>
        </w:rPr>
        <w:t xml:space="preserve"> grief translated into extreme feelings of joy and happiness.</w:t>
      </w:r>
      <w:r w:rsidR="009514CD">
        <w:rPr>
          <w:rFonts w:ascii="Times New Roman" w:hAnsi="Times New Roman" w:cs="Times New Roman"/>
          <w:sz w:val="24"/>
          <w:szCs w:val="24"/>
        </w:rPr>
        <w:t xml:space="preserve"> </w:t>
      </w:r>
      <w:r w:rsidR="00854964">
        <w:rPr>
          <w:rFonts w:ascii="Times New Roman" w:hAnsi="Times New Roman" w:cs="Times New Roman"/>
          <w:sz w:val="24"/>
          <w:szCs w:val="24"/>
        </w:rPr>
        <w:t>The loneliness may have caused her to suffer from such abnormal emotions</w:t>
      </w:r>
      <w:r w:rsidR="003D2E96">
        <w:rPr>
          <w:rFonts w:ascii="Times New Roman" w:hAnsi="Times New Roman" w:cs="Times New Roman"/>
          <w:sz w:val="24"/>
          <w:szCs w:val="24"/>
        </w:rPr>
        <w:t xml:space="preserve"> of deeming herself independent. Meanwhile, the women </w:t>
      </w:r>
      <w:r w:rsidR="00636512">
        <w:rPr>
          <w:rFonts w:ascii="Times New Roman" w:hAnsi="Times New Roman" w:cs="Times New Roman"/>
          <w:sz w:val="24"/>
          <w:szCs w:val="24"/>
        </w:rPr>
        <w:t>in that era were irrefutably dependent</w:t>
      </w:r>
      <w:r w:rsidR="009E4B2E">
        <w:rPr>
          <w:rFonts w:ascii="Times New Roman" w:hAnsi="Times New Roman" w:cs="Times New Roman"/>
          <w:sz w:val="24"/>
          <w:szCs w:val="24"/>
        </w:rPr>
        <w:t xml:space="preserve"> on the men. Therefore, living without husband may have sounded a blessing to her and the inten</w:t>
      </w:r>
      <w:r w:rsidR="00BE51F8">
        <w:rPr>
          <w:rFonts w:ascii="Times New Roman" w:hAnsi="Times New Roman" w:cs="Times New Roman"/>
          <w:sz w:val="24"/>
          <w:szCs w:val="24"/>
        </w:rPr>
        <w:t>sity of joy nearly mad her mad.</w:t>
      </w:r>
    </w:p>
    <w:p w:rsidR="00BE51F8" w:rsidRPr="00841AE7" w:rsidRDefault="00BE51F8" w:rsidP="005225F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The madness</w:t>
      </w:r>
      <w:r w:rsidR="00FE27EB">
        <w:rPr>
          <w:rFonts w:ascii="Times New Roman" w:hAnsi="Times New Roman" w:cs="Times New Roman"/>
          <w:sz w:val="24"/>
          <w:szCs w:val="24"/>
        </w:rPr>
        <w:t xml:space="preserve"> is reflected in the v</w:t>
      </w:r>
      <w:r w:rsidR="00DE55DB">
        <w:rPr>
          <w:rFonts w:ascii="Times New Roman" w:hAnsi="Times New Roman" w:cs="Times New Roman"/>
          <w:sz w:val="24"/>
          <w:szCs w:val="24"/>
        </w:rPr>
        <w:t>e</w:t>
      </w:r>
      <w:r w:rsidR="00FE27EB">
        <w:rPr>
          <w:rFonts w:ascii="Times New Roman" w:hAnsi="Times New Roman" w:cs="Times New Roman"/>
          <w:sz w:val="24"/>
          <w:szCs w:val="24"/>
        </w:rPr>
        <w:t>ry last scen</w:t>
      </w:r>
      <w:r w:rsidR="00EE4984">
        <w:rPr>
          <w:rFonts w:ascii="Times New Roman" w:hAnsi="Times New Roman" w:cs="Times New Roman"/>
          <w:sz w:val="24"/>
          <w:szCs w:val="24"/>
        </w:rPr>
        <w:t>e at the end of the short st</w:t>
      </w:r>
      <w:r w:rsidR="0041708B">
        <w:rPr>
          <w:rFonts w:ascii="Times New Roman" w:hAnsi="Times New Roman" w:cs="Times New Roman"/>
          <w:sz w:val="24"/>
          <w:szCs w:val="24"/>
        </w:rPr>
        <w:t>ory.</w:t>
      </w:r>
      <w:r w:rsidR="00DE55DB">
        <w:rPr>
          <w:rFonts w:ascii="Times New Roman" w:hAnsi="Times New Roman" w:cs="Times New Roman"/>
          <w:sz w:val="24"/>
          <w:szCs w:val="24"/>
        </w:rPr>
        <w:t xml:space="preserve"> </w:t>
      </w:r>
      <w:r w:rsidR="00441F3D">
        <w:rPr>
          <w:rFonts w:ascii="Times New Roman" w:hAnsi="Times New Roman" w:cs="Times New Roman"/>
          <w:sz w:val="24"/>
          <w:szCs w:val="24"/>
        </w:rPr>
        <w:t xml:space="preserve">Ms. </w:t>
      </w:r>
      <w:r w:rsidR="00C04C35">
        <w:rPr>
          <w:rFonts w:ascii="Times New Roman" w:hAnsi="Times New Roman" w:cs="Times New Roman"/>
          <w:sz w:val="24"/>
          <w:szCs w:val="24"/>
        </w:rPr>
        <w:t>Mallard</w:t>
      </w:r>
      <w:r w:rsidR="00441F3D">
        <w:rPr>
          <w:rFonts w:ascii="Times New Roman" w:hAnsi="Times New Roman" w:cs="Times New Roman"/>
          <w:sz w:val="24"/>
          <w:szCs w:val="24"/>
        </w:rPr>
        <w:t xml:space="preserve"> dies after seeing her husband alive standing </w:t>
      </w:r>
      <w:r w:rsidR="00443DF2">
        <w:rPr>
          <w:rFonts w:ascii="Times New Roman" w:hAnsi="Times New Roman" w:cs="Times New Roman"/>
          <w:sz w:val="24"/>
          <w:szCs w:val="24"/>
        </w:rPr>
        <w:t>in front of her</w:t>
      </w:r>
      <w:r w:rsidR="001E663A">
        <w:rPr>
          <w:rFonts w:ascii="Times New Roman" w:hAnsi="Times New Roman" w:cs="Times New Roman"/>
          <w:sz w:val="24"/>
          <w:szCs w:val="24"/>
        </w:rPr>
        <w:t>.</w:t>
      </w:r>
      <w:r w:rsidR="00A36710">
        <w:rPr>
          <w:rFonts w:ascii="Times New Roman" w:hAnsi="Times New Roman" w:cs="Times New Roman"/>
          <w:sz w:val="24"/>
          <w:szCs w:val="24"/>
        </w:rPr>
        <w:t xml:space="preserve"> It is an explicit illustration of the fallacious state of mind she possessed as she will continue to </w:t>
      </w:r>
      <w:r w:rsidR="00C15B1C">
        <w:rPr>
          <w:rFonts w:ascii="Times New Roman" w:hAnsi="Times New Roman" w:cs="Times New Roman"/>
          <w:sz w:val="24"/>
          <w:szCs w:val="24"/>
        </w:rPr>
        <w:t>live a live as she desires. The short story al</w:t>
      </w:r>
      <w:r w:rsidR="0069767F">
        <w:rPr>
          <w:rFonts w:ascii="Times New Roman" w:hAnsi="Times New Roman" w:cs="Times New Roman"/>
          <w:sz w:val="24"/>
          <w:szCs w:val="24"/>
        </w:rPr>
        <w:t>so highligh</w:t>
      </w:r>
      <w:r w:rsidR="000D486E">
        <w:rPr>
          <w:rFonts w:ascii="Times New Roman" w:hAnsi="Times New Roman" w:cs="Times New Roman"/>
          <w:sz w:val="24"/>
          <w:szCs w:val="24"/>
        </w:rPr>
        <w:t>ts the state of women of that era.</w:t>
      </w:r>
      <w:r w:rsidR="008E61A3">
        <w:rPr>
          <w:rFonts w:ascii="Times New Roman" w:hAnsi="Times New Roman" w:cs="Times New Roman"/>
          <w:sz w:val="24"/>
          <w:szCs w:val="24"/>
        </w:rPr>
        <w:t xml:space="preserve"> They loved to live freely but it was challenging as society refrained from accepting such women</w:t>
      </w:r>
      <w:r w:rsidR="00FC4029">
        <w:rPr>
          <w:rFonts w:ascii="Times New Roman" w:hAnsi="Times New Roman" w:cs="Times New Roman"/>
          <w:sz w:val="24"/>
          <w:szCs w:val="24"/>
        </w:rPr>
        <w:t xml:space="preserve">. </w:t>
      </w:r>
      <w:r w:rsidR="00F162C5">
        <w:rPr>
          <w:rFonts w:ascii="Times New Roman" w:hAnsi="Times New Roman" w:cs="Times New Roman"/>
          <w:sz w:val="24"/>
          <w:szCs w:val="24"/>
        </w:rPr>
        <w:t xml:space="preserve">The message is critically and </w:t>
      </w:r>
      <w:r w:rsidR="00EC24A7">
        <w:rPr>
          <w:rFonts w:ascii="Times New Roman" w:hAnsi="Times New Roman" w:cs="Times New Roman"/>
          <w:sz w:val="24"/>
          <w:szCs w:val="24"/>
        </w:rPr>
        <w:t>ironically embedded in the short story</w:t>
      </w:r>
      <w:r w:rsidR="001006D0">
        <w:rPr>
          <w:rFonts w:ascii="Times New Roman" w:hAnsi="Times New Roman" w:cs="Times New Roman"/>
          <w:sz w:val="24"/>
          <w:szCs w:val="24"/>
        </w:rPr>
        <w:t xml:space="preserve"> by</w:t>
      </w:r>
      <w:r w:rsidR="00560CA0">
        <w:rPr>
          <w:rFonts w:ascii="Times New Roman" w:hAnsi="Times New Roman" w:cs="Times New Roman"/>
          <w:sz w:val="24"/>
          <w:szCs w:val="24"/>
        </w:rPr>
        <w:t xml:space="preserve"> the </w:t>
      </w:r>
      <w:r w:rsidR="00EA1A9E">
        <w:rPr>
          <w:rFonts w:ascii="Times New Roman" w:hAnsi="Times New Roman" w:cs="Times New Roman"/>
          <w:sz w:val="24"/>
          <w:szCs w:val="24"/>
        </w:rPr>
        <w:t>writer</w:t>
      </w:r>
      <w:r w:rsidR="00F61E0C">
        <w:rPr>
          <w:rFonts w:ascii="Times New Roman" w:hAnsi="Times New Roman" w:cs="Times New Roman"/>
          <w:sz w:val="24"/>
          <w:szCs w:val="24"/>
        </w:rPr>
        <w:t xml:space="preserve">. A wide range of literary devices are also utilized to make the story </w:t>
      </w:r>
      <w:r w:rsidR="00D101FB">
        <w:rPr>
          <w:rFonts w:ascii="Times New Roman" w:hAnsi="Times New Roman" w:cs="Times New Roman"/>
          <w:sz w:val="24"/>
          <w:szCs w:val="24"/>
        </w:rPr>
        <w:t xml:space="preserve">sound realistic. </w:t>
      </w:r>
      <w:r w:rsidR="00560CA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E20D46" w:rsidRDefault="00E20D46" w:rsidP="00E20D4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20D46" w:rsidRDefault="00E20D46" w:rsidP="00E20D4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B59D5" w:rsidRDefault="004B59D5" w:rsidP="00E20D46">
      <w:pPr>
        <w:spacing w:after="0"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</w:t>
      </w:r>
    </w:p>
    <w:p w:rsidR="00FD0911" w:rsidRPr="00FD0911" w:rsidRDefault="00FD0911" w:rsidP="00FD0911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D0911">
        <w:rPr>
          <w:rFonts w:ascii="Times New Roman" w:hAnsi="Times New Roman" w:cs="Times New Roman"/>
          <w:sz w:val="24"/>
        </w:rPr>
        <w:t xml:space="preserve">Chopin, Kate. </w:t>
      </w:r>
      <w:r w:rsidRPr="00FD0911">
        <w:rPr>
          <w:rFonts w:ascii="Times New Roman" w:hAnsi="Times New Roman" w:cs="Times New Roman"/>
          <w:i/>
          <w:iCs/>
          <w:sz w:val="24"/>
        </w:rPr>
        <w:t>The Story of an Hour</w:t>
      </w:r>
      <w:r w:rsidRPr="00FD0911">
        <w:rPr>
          <w:rFonts w:ascii="Times New Roman" w:hAnsi="Times New Roman" w:cs="Times New Roman"/>
          <w:sz w:val="24"/>
        </w:rPr>
        <w:t>. p. 2.</w:t>
      </w:r>
    </w:p>
    <w:p w:rsidR="004B59D5" w:rsidRPr="00A8393A" w:rsidRDefault="00FD0911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B59D5" w:rsidRPr="00A8393A" w:rsidSect="00A8393A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37B4B" w:rsidRDefault="00A37B4B" w:rsidP="00A8393A">
      <w:pPr>
        <w:spacing w:after="0" w:line="240" w:lineRule="auto"/>
      </w:pPr>
      <w:r>
        <w:separator/>
      </w:r>
    </w:p>
  </w:endnote>
  <w:endnote w:type="continuationSeparator" w:id="0">
    <w:p w:rsidR="00A37B4B" w:rsidRDefault="00A37B4B" w:rsidP="00A839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37B4B" w:rsidRDefault="00A37B4B" w:rsidP="00A8393A">
      <w:pPr>
        <w:spacing w:after="0" w:line="240" w:lineRule="auto"/>
      </w:pPr>
      <w:r>
        <w:separator/>
      </w:r>
    </w:p>
  </w:footnote>
  <w:footnote w:type="continuationSeparator" w:id="0">
    <w:p w:rsidR="00A37B4B" w:rsidRDefault="00A37B4B" w:rsidP="00A8393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RDefault="003D406F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="00A8393A"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8393A"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D0911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393A"/>
    <w:rsid w:val="00000A7E"/>
    <w:rsid w:val="00001D3B"/>
    <w:rsid w:val="00004668"/>
    <w:rsid w:val="00007F50"/>
    <w:rsid w:val="00010582"/>
    <w:rsid w:val="00014EA4"/>
    <w:rsid w:val="0001546D"/>
    <w:rsid w:val="00026049"/>
    <w:rsid w:val="0002749C"/>
    <w:rsid w:val="00032CA1"/>
    <w:rsid w:val="00040588"/>
    <w:rsid w:val="000417E7"/>
    <w:rsid w:val="00041AD0"/>
    <w:rsid w:val="0006067B"/>
    <w:rsid w:val="00060C9D"/>
    <w:rsid w:val="00061D19"/>
    <w:rsid w:val="00081944"/>
    <w:rsid w:val="000847F4"/>
    <w:rsid w:val="0009048B"/>
    <w:rsid w:val="00092F6A"/>
    <w:rsid w:val="00094A61"/>
    <w:rsid w:val="000A2BE5"/>
    <w:rsid w:val="000A4781"/>
    <w:rsid w:val="000B57A0"/>
    <w:rsid w:val="000B70CE"/>
    <w:rsid w:val="000B7FB2"/>
    <w:rsid w:val="000C783E"/>
    <w:rsid w:val="000D486E"/>
    <w:rsid w:val="000D585B"/>
    <w:rsid w:val="000D5A7A"/>
    <w:rsid w:val="000E132D"/>
    <w:rsid w:val="001006D0"/>
    <w:rsid w:val="001006D2"/>
    <w:rsid w:val="00100A68"/>
    <w:rsid w:val="0010120E"/>
    <w:rsid w:val="0013146F"/>
    <w:rsid w:val="00140C8B"/>
    <w:rsid w:val="00142AFA"/>
    <w:rsid w:val="001517E3"/>
    <w:rsid w:val="00153237"/>
    <w:rsid w:val="00161025"/>
    <w:rsid w:val="00167FC5"/>
    <w:rsid w:val="0017266D"/>
    <w:rsid w:val="00172D02"/>
    <w:rsid w:val="00183307"/>
    <w:rsid w:val="001A3700"/>
    <w:rsid w:val="001A527C"/>
    <w:rsid w:val="001C6698"/>
    <w:rsid w:val="001D4DFD"/>
    <w:rsid w:val="001D6E6F"/>
    <w:rsid w:val="001D75DC"/>
    <w:rsid w:val="001E26C3"/>
    <w:rsid w:val="001E2915"/>
    <w:rsid w:val="001E394C"/>
    <w:rsid w:val="001E4D1B"/>
    <w:rsid w:val="001E663A"/>
    <w:rsid w:val="001F1FED"/>
    <w:rsid w:val="001F5F0A"/>
    <w:rsid w:val="00202059"/>
    <w:rsid w:val="0020478A"/>
    <w:rsid w:val="002128DC"/>
    <w:rsid w:val="00223239"/>
    <w:rsid w:val="00225851"/>
    <w:rsid w:val="002324B1"/>
    <w:rsid w:val="0023333D"/>
    <w:rsid w:val="00254896"/>
    <w:rsid w:val="002607E4"/>
    <w:rsid w:val="00264A10"/>
    <w:rsid w:val="0027162B"/>
    <w:rsid w:val="00271908"/>
    <w:rsid w:val="002740FD"/>
    <w:rsid w:val="00287C80"/>
    <w:rsid w:val="00292521"/>
    <w:rsid w:val="00295F1D"/>
    <w:rsid w:val="002A1AC4"/>
    <w:rsid w:val="002A6446"/>
    <w:rsid w:val="002C0150"/>
    <w:rsid w:val="002C6503"/>
    <w:rsid w:val="002D65CE"/>
    <w:rsid w:val="002D6ECC"/>
    <w:rsid w:val="002E7404"/>
    <w:rsid w:val="002F702E"/>
    <w:rsid w:val="002F7BC3"/>
    <w:rsid w:val="0030317D"/>
    <w:rsid w:val="00303481"/>
    <w:rsid w:val="003076AF"/>
    <w:rsid w:val="00311BCC"/>
    <w:rsid w:val="00312452"/>
    <w:rsid w:val="003316B5"/>
    <w:rsid w:val="003411B3"/>
    <w:rsid w:val="00342BE5"/>
    <w:rsid w:val="00357C24"/>
    <w:rsid w:val="00362EB6"/>
    <w:rsid w:val="00377F38"/>
    <w:rsid w:val="00385B3C"/>
    <w:rsid w:val="00396C8F"/>
    <w:rsid w:val="003A089F"/>
    <w:rsid w:val="003A254E"/>
    <w:rsid w:val="003A32AF"/>
    <w:rsid w:val="003B53AB"/>
    <w:rsid w:val="003C5038"/>
    <w:rsid w:val="003D1E62"/>
    <w:rsid w:val="003D2B4C"/>
    <w:rsid w:val="003D2D27"/>
    <w:rsid w:val="003D2E96"/>
    <w:rsid w:val="003D406F"/>
    <w:rsid w:val="003D7BEA"/>
    <w:rsid w:val="003E39DD"/>
    <w:rsid w:val="004043C5"/>
    <w:rsid w:val="00406C2D"/>
    <w:rsid w:val="004075FE"/>
    <w:rsid w:val="00412F6C"/>
    <w:rsid w:val="00415961"/>
    <w:rsid w:val="0041708B"/>
    <w:rsid w:val="00417A91"/>
    <w:rsid w:val="004237D6"/>
    <w:rsid w:val="0042443D"/>
    <w:rsid w:val="00430E44"/>
    <w:rsid w:val="00436F6E"/>
    <w:rsid w:val="00441F3D"/>
    <w:rsid w:val="00443771"/>
    <w:rsid w:val="00443DF2"/>
    <w:rsid w:val="00443F03"/>
    <w:rsid w:val="00456559"/>
    <w:rsid w:val="0048266E"/>
    <w:rsid w:val="004830A5"/>
    <w:rsid w:val="00497C8A"/>
    <w:rsid w:val="004A595C"/>
    <w:rsid w:val="004B59D5"/>
    <w:rsid w:val="004C223B"/>
    <w:rsid w:val="004E189E"/>
    <w:rsid w:val="004F1DBE"/>
    <w:rsid w:val="004F57C7"/>
    <w:rsid w:val="00501727"/>
    <w:rsid w:val="00505C5F"/>
    <w:rsid w:val="00506EEC"/>
    <w:rsid w:val="0051156F"/>
    <w:rsid w:val="005225F0"/>
    <w:rsid w:val="00530004"/>
    <w:rsid w:val="00542BF4"/>
    <w:rsid w:val="005505B2"/>
    <w:rsid w:val="00560CA0"/>
    <w:rsid w:val="00583FD5"/>
    <w:rsid w:val="00587459"/>
    <w:rsid w:val="0059356D"/>
    <w:rsid w:val="00593AA0"/>
    <w:rsid w:val="005B3817"/>
    <w:rsid w:val="005B3CA1"/>
    <w:rsid w:val="005C0663"/>
    <w:rsid w:val="005C2307"/>
    <w:rsid w:val="005C24FF"/>
    <w:rsid w:val="005D3A77"/>
    <w:rsid w:val="005D5FBC"/>
    <w:rsid w:val="005E3F07"/>
    <w:rsid w:val="005F0ABB"/>
    <w:rsid w:val="005F2AFD"/>
    <w:rsid w:val="005F50F9"/>
    <w:rsid w:val="00607622"/>
    <w:rsid w:val="00620099"/>
    <w:rsid w:val="006203FF"/>
    <w:rsid w:val="006221EC"/>
    <w:rsid w:val="00622362"/>
    <w:rsid w:val="00624516"/>
    <w:rsid w:val="00627B2D"/>
    <w:rsid w:val="00630C6B"/>
    <w:rsid w:val="00633CF5"/>
    <w:rsid w:val="00636512"/>
    <w:rsid w:val="00644BA0"/>
    <w:rsid w:val="006460CD"/>
    <w:rsid w:val="006751F7"/>
    <w:rsid w:val="00676CD4"/>
    <w:rsid w:val="00676E5F"/>
    <w:rsid w:val="00697427"/>
    <w:rsid w:val="0069767F"/>
    <w:rsid w:val="006B2170"/>
    <w:rsid w:val="006B5D77"/>
    <w:rsid w:val="006C19F8"/>
    <w:rsid w:val="006D3DF5"/>
    <w:rsid w:val="006D6792"/>
    <w:rsid w:val="006E773C"/>
    <w:rsid w:val="006F01F6"/>
    <w:rsid w:val="006F4BB3"/>
    <w:rsid w:val="00712E4D"/>
    <w:rsid w:val="00713E69"/>
    <w:rsid w:val="00716283"/>
    <w:rsid w:val="00721D9A"/>
    <w:rsid w:val="00733901"/>
    <w:rsid w:val="007472E4"/>
    <w:rsid w:val="00762453"/>
    <w:rsid w:val="00771247"/>
    <w:rsid w:val="00775832"/>
    <w:rsid w:val="00775F39"/>
    <w:rsid w:val="00791FC5"/>
    <w:rsid w:val="00794F9C"/>
    <w:rsid w:val="007972C2"/>
    <w:rsid w:val="007B2612"/>
    <w:rsid w:val="007B65BD"/>
    <w:rsid w:val="007C1458"/>
    <w:rsid w:val="007D78AE"/>
    <w:rsid w:val="007E0D7C"/>
    <w:rsid w:val="007E293B"/>
    <w:rsid w:val="007E2A9D"/>
    <w:rsid w:val="007F5432"/>
    <w:rsid w:val="008007F5"/>
    <w:rsid w:val="0080344A"/>
    <w:rsid w:val="00803E95"/>
    <w:rsid w:val="00805F7D"/>
    <w:rsid w:val="0081025D"/>
    <w:rsid w:val="00810272"/>
    <w:rsid w:val="00816336"/>
    <w:rsid w:val="00821B8A"/>
    <w:rsid w:val="00834BEC"/>
    <w:rsid w:val="00841AE7"/>
    <w:rsid w:val="008432AE"/>
    <w:rsid w:val="00854964"/>
    <w:rsid w:val="0086533C"/>
    <w:rsid w:val="0086598E"/>
    <w:rsid w:val="00867A0B"/>
    <w:rsid w:val="00872DCF"/>
    <w:rsid w:val="00873A49"/>
    <w:rsid w:val="00875739"/>
    <w:rsid w:val="0088094E"/>
    <w:rsid w:val="00886719"/>
    <w:rsid w:val="00890B7C"/>
    <w:rsid w:val="008943C4"/>
    <w:rsid w:val="00896DCB"/>
    <w:rsid w:val="008A3F41"/>
    <w:rsid w:val="008A62B5"/>
    <w:rsid w:val="008B75B3"/>
    <w:rsid w:val="008C257D"/>
    <w:rsid w:val="008D57EA"/>
    <w:rsid w:val="008E03D7"/>
    <w:rsid w:val="008E5FFF"/>
    <w:rsid w:val="008E61A3"/>
    <w:rsid w:val="008F2EF3"/>
    <w:rsid w:val="00901510"/>
    <w:rsid w:val="00903BB4"/>
    <w:rsid w:val="009043F0"/>
    <w:rsid w:val="00920BF6"/>
    <w:rsid w:val="00933B8A"/>
    <w:rsid w:val="009514CD"/>
    <w:rsid w:val="00955251"/>
    <w:rsid w:val="00960580"/>
    <w:rsid w:val="009620CD"/>
    <w:rsid w:val="00963A6C"/>
    <w:rsid w:val="00966CA6"/>
    <w:rsid w:val="00967E96"/>
    <w:rsid w:val="009777B8"/>
    <w:rsid w:val="0098525A"/>
    <w:rsid w:val="0098712A"/>
    <w:rsid w:val="009949CA"/>
    <w:rsid w:val="009A1AE9"/>
    <w:rsid w:val="009B3F91"/>
    <w:rsid w:val="009B6A2C"/>
    <w:rsid w:val="009C132D"/>
    <w:rsid w:val="009C4D85"/>
    <w:rsid w:val="009C74FB"/>
    <w:rsid w:val="009D7913"/>
    <w:rsid w:val="009E2011"/>
    <w:rsid w:val="009E4B2E"/>
    <w:rsid w:val="009F17ED"/>
    <w:rsid w:val="009F6F45"/>
    <w:rsid w:val="00A242E5"/>
    <w:rsid w:val="00A31342"/>
    <w:rsid w:val="00A31BE5"/>
    <w:rsid w:val="00A36710"/>
    <w:rsid w:val="00A37B4B"/>
    <w:rsid w:val="00A40BE1"/>
    <w:rsid w:val="00A475B7"/>
    <w:rsid w:val="00A47EA7"/>
    <w:rsid w:val="00A5191D"/>
    <w:rsid w:val="00A55CC8"/>
    <w:rsid w:val="00A64263"/>
    <w:rsid w:val="00A6646D"/>
    <w:rsid w:val="00A736A1"/>
    <w:rsid w:val="00A758E2"/>
    <w:rsid w:val="00A833A7"/>
    <w:rsid w:val="00A8393A"/>
    <w:rsid w:val="00A84F72"/>
    <w:rsid w:val="00AA46A0"/>
    <w:rsid w:val="00AB4A06"/>
    <w:rsid w:val="00AC3ED0"/>
    <w:rsid w:val="00AC7910"/>
    <w:rsid w:val="00AD6397"/>
    <w:rsid w:val="00AE0392"/>
    <w:rsid w:val="00AF15F3"/>
    <w:rsid w:val="00AF181C"/>
    <w:rsid w:val="00AF3FF8"/>
    <w:rsid w:val="00AF731B"/>
    <w:rsid w:val="00B03BB9"/>
    <w:rsid w:val="00B0794B"/>
    <w:rsid w:val="00B15233"/>
    <w:rsid w:val="00B15F52"/>
    <w:rsid w:val="00B251CC"/>
    <w:rsid w:val="00B37643"/>
    <w:rsid w:val="00B40FBC"/>
    <w:rsid w:val="00B54C32"/>
    <w:rsid w:val="00B77269"/>
    <w:rsid w:val="00B8123C"/>
    <w:rsid w:val="00B95336"/>
    <w:rsid w:val="00BA52D6"/>
    <w:rsid w:val="00BB28AC"/>
    <w:rsid w:val="00BB4070"/>
    <w:rsid w:val="00BB5FEA"/>
    <w:rsid w:val="00BC3F7C"/>
    <w:rsid w:val="00BD0F67"/>
    <w:rsid w:val="00BD2C2D"/>
    <w:rsid w:val="00BD4369"/>
    <w:rsid w:val="00BE51F8"/>
    <w:rsid w:val="00BF0583"/>
    <w:rsid w:val="00BF227A"/>
    <w:rsid w:val="00BF3551"/>
    <w:rsid w:val="00C01108"/>
    <w:rsid w:val="00C04C35"/>
    <w:rsid w:val="00C15B1C"/>
    <w:rsid w:val="00C22907"/>
    <w:rsid w:val="00C26DBB"/>
    <w:rsid w:val="00C332D6"/>
    <w:rsid w:val="00C33769"/>
    <w:rsid w:val="00C35C41"/>
    <w:rsid w:val="00C75DB3"/>
    <w:rsid w:val="00C75EDD"/>
    <w:rsid w:val="00C76166"/>
    <w:rsid w:val="00C80FEF"/>
    <w:rsid w:val="00C83868"/>
    <w:rsid w:val="00C95321"/>
    <w:rsid w:val="00CA0296"/>
    <w:rsid w:val="00CB0D51"/>
    <w:rsid w:val="00CB2F72"/>
    <w:rsid w:val="00CB3E05"/>
    <w:rsid w:val="00CC032B"/>
    <w:rsid w:val="00CC123F"/>
    <w:rsid w:val="00CC18E1"/>
    <w:rsid w:val="00CD3396"/>
    <w:rsid w:val="00CD3869"/>
    <w:rsid w:val="00CF511D"/>
    <w:rsid w:val="00D024BE"/>
    <w:rsid w:val="00D06D82"/>
    <w:rsid w:val="00D101FB"/>
    <w:rsid w:val="00D16C54"/>
    <w:rsid w:val="00D203D1"/>
    <w:rsid w:val="00D24068"/>
    <w:rsid w:val="00D3211F"/>
    <w:rsid w:val="00D34E08"/>
    <w:rsid w:val="00D4304E"/>
    <w:rsid w:val="00D51C21"/>
    <w:rsid w:val="00D64EE8"/>
    <w:rsid w:val="00D662FE"/>
    <w:rsid w:val="00D73432"/>
    <w:rsid w:val="00D77CB0"/>
    <w:rsid w:val="00D8098E"/>
    <w:rsid w:val="00D829E2"/>
    <w:rsid w:val="00D84B40"/>
    <w:rsid w:val="00D84FE6"/>
    <w:rsid w:val="00D85362"/>
    <w:rsid w:val="00D94291"/>
    <w:rsid w:val="00DA57E4"/>
    <w:rsid w:val="00DB21B7"/>
    <w:rsid w:val="00DB6E19"/>
    <w:rsid w:val="00DC0ACC"/>
    <w:rsid w:val="00DC316F"/>
    <w:rsid w:val="00DC5911"/>
    <w:rsid w:val="00DD4BA7"/>
    <w:rsid w:val="00DE0B26"/>
    <w:rsid w:val="00DE55DB"/>
    <w:rsid w:val="00E00390"/>
    <w:rsid w:val="00E02C7D"/>
    <w:rsid w:val="00E07FF1"/>
    <w:rsid w:val="00E17351"/>
    <w:rsid w:val="00E20D46"/>
    <w:rsid w:val="00E2271E"/>
    <w:rsid w:val="00E37499"/>
    <w:rsid w:val="00E40339"/>
    <w:rsid w:val="00E52472"/>
    <w:rsid w:val="00E53612"/>
    <w:rsid w:val="00E54B05"/>
    <w:rsid w:val="00E732AD"/>
    <w:rsid w:val="00E750D0"/>
    <w:rsid w:val="00EA1A9E"/>
    <w:rsid w:val="00EA6ACF"/>
    <w:rsid w:val="00EB1EA3"/>
    <w:rsid w:val="00EB2204"/>
    <w:rsid w:val="00EB4165"/>
    <w:rsid w:val="00EB5F4D"/>
    <w:rsid w:val="00EC24A7"/>
    <w:rsid w:val="00EC693C"/>
    <w:rsid w:val="00ED2F47"/>
    <w:rsid w:val="00EE2308"/>
    <w:rsid w:val="00EE3405"/>
    <w:rsid w:val="00EE4984"/>
    <w:rsid w:val="00EE63F0"/>
    <w:rsid w:val="00EF18C1"/>
    <w:rsid w:val="00F162C5"/>
    <w:rsid w:val="00F17691"/>
    <w:rsid w:val="00F403C3"/>
    <w:rsid w:val="00F40746"/>
    <w:rsid w:val="00F61B70"/>
    <w:rsid w:val="00F61E0C"/>
    <w:rsid w:val="00F6514A"/>
    <w:rsid w:val="00F65B22"/>
    <w:rsid w:val="00F66854"/>
    <w:rsid w:val="00F67D34"/>
    <w:rsid w:val="00F67D5B"/>
    <w:rsid w:val="00F7180E"/>
    <w:rsid w:val="00F75656"/>
    <w:rsid w:val="00F87B1D"/>
    <w:rsid w:val="00F916AC"/>
    <w:rsid w:val="00F95F29"/>
    <w:rsid w:val="00FC2048"/>
    <w:rsid w:val="00FC4029"/>
    <w:rsid w:val="00FC6CBB"/>
    <w:rsid w:val="00FD0911"/>
    <w:rsid w:val="00FD4D33"/>
    <w:rsid w:val="00FE27EB"/>
    <w:rsid w:val="00FF57C9"/>
    <w:rsid w:val="00FF5BED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BBA8C267-6EC6-4232-AC3A-9786748B88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FD091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1381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414850">
          <w:marLeft w:val="0"/>
          <w:marRight w:val="0"/>
          <w:marTop w:val="19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036779">
          <w:marLeft w:val="0"/>
          <w:marRight w:val="0"/>
          <w:marTop w:val="19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982032">
          <w:marLeft w:val="0"/>
          <w:marRight w:val="0"/>
          <w:marTop w:val="19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165923">
          <w:marLeft w:val="0"/>
          <w:marRight w:val="0"/>
          <w:marTop w:val="19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257359">
          <w:marLeft w:val="0"/>
          <w:marRight w:val="0"/>
          <w:marTop w:val="19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85</Words>
  <Characters>5049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RMAR</cp:lastModifiedBy>
  <cp:revision>2</cp:revision>
  <dcterms:created xsi:type="dcterms:W3CDTF">2019-05-18T08:57:00Z</dcterms:created>
  <dcterms:modified xsi:type="dcterms:W3CDTF">2019-05-18T08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Sp8XAtOC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